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77777777" w:rsidR="003B44B6" w:rsidRPr="003B44B6" w:rsidRDefault="003B44B6" w:rsidP="00DE4E6E">
      <w:pPr>
        <w:jc w:val="center"/>
        <w:rPr>
          <w:sz w:val="28"/>
          <w:szCs w:val="28"/>
        </w:rPr>
      </w:pPr>
      <w:r w:rsidRPr="003B44B6">
        <w:rPr>
          <w:sz w:val="28"/>
          <w:szCs w:val="28"/>
        </w:rPr>
        <w:t>Pos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 xml:space="preserve">Marina Andrijevic, Carl-Friedrich </w:t>
      </w:r>
      <w:proofErr w:type="spellStart"/>
      <w:r w:rsidRPr="003B44B6">
        <w:t>Schleussner</w:t>
      </w:r>
      <w:proofErr w:type="spellEnd"/>
      <w:r w:rsidRPr="003B44B6">
        <w:t xml:space="preserve">, Matthew Gidden, David L. McCollum, </w:t>
      </w:r>
      <w:proofErr w:type="spellStart"/>
      <w:r w:rsidRPr="003B44B6">
        <w:t>Joeri</w:t>
      </w:r>
      <w:proofErr w:type="spellEnd"/>
      <w:r w:rsidRPr="003B44B6">
        <w:t xml:space="preserve"> </w:t>
      </w:r>
      <w:proofErr w:type="spellStart"/>
      <w:r w:rsidRPr="003B44B6">
        <w:t>Rogelj</w:t>
      </w:r>
      <w:proofErr w:type="spellEnd"/>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7FC58EC4" w:rsidR="002C030F" w:rsidRDefault="002C030F" w:rsidP="00DE4E6E">
      <w:pPr>
        <w:ind w:left="720"/>
      </w:pPr>
      <w:r>
        <w:t>Table S1</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6F1DAA63" w:rsidR="00017FEF" w:rsidRPr="00F33CF5" w:rsidRDefault="00017FEF" w:rsidP="00017FEF">
      <w:pPr>
        <w:pStyle w:val="SMSubheading"/>
        <w:rPr>
          <w:u w:val="none"/>
        </w:rPr>
      </w:pPr>
      <w:r w:rsidRPr="00F33CF5">
        <w:rPr>
          <w:u w:val="none"/>
        </w:rPr>
        <w:t xml:space="preserve">In this analysis, for purposes of quantifying highly uncertain ‘demand-side’, or ‘energy efficiency-increasing’ investments, we inherit the methodology of McCollum et al. (2018), the original source for all of our energy investment numbers. That study calculated demand-side energy efficiency investments across the end-use sectors (buildings, transport, industry) in a harmonized way for each of the global models. The calculations take into account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074697EA"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r w:rsidR="0096329F" w:rsidRPr="0096329F">
        <w:rPr>
          <w:u w:val="none"/>
        </w:rPr>
        <w:t>USD</w:t>
      </w:r>
      <w:commentRangeEnd w:id="2"/>
      <w:r>
        <w:rPr>
          <w:rStyle w:val="CommentReference"/>
          <w:u w:val="none"/>
        </w:rPr>
        <w:commentReference w:id="2"/>
      </w:r>
      <w:r w:rsidR="00C2116F">
        <w:rPr>
          <w:u w:val="none"/>
        </w:rPr>
        <w:t xml:space="preserve"> 2019</w:t>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05BD9085" w:rsidR="00F33CF5" w:rsidRPr="00F33CF5" w:rsidRDefault="00F33CF5" w:rsidP="00F33CF5">
      <w:pPr>
        <w:pStyle w:val="SMSubheading"/>
        <w:rPr>
          <w:u w:val="none"/>
        </w:rPr>
      </w:pPr>
      <w:r w:rsidRPr="00F33CF5">
        <w:rPr>
          <w:u w:val="none"/>
        </w:rPr>
        <w:t xml:space="preserve">Estimating current and future energy investment flows is not an exact science. Private and publicly-traded companies, governments, stated-owned enterprises, and households are not required to report such information to statistical gathering organizations in all cases. For this reason, the numbers must be back-calculated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7DF4D64"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ing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02B5AD3" w14:textId="40A8DE52" w:rsidR="003755FE" w:rsidRDefault="003755FE" w:rsidP="00DE4E6E">
      <w:pPr>
        <w:pStyle w:val="SMSubheading"/>
        <w:rPr>
          <w:u w:val="none"/>
        </w:rPr>
      </w:pPr>
      <w:r>
        <w:rPr>
          <w:u w:val="none"/>
        </w:rPr>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lastRenderedPageBreak/>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6">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31F53739" w:rsidR="007324FE" w:rsidRDefault="007324FE" w:rsidP="00DE4E6E">
      <w:pPr>
        <w:pStyle w:val="SMcaption"/>
      </w:pPr>
      <w:r>
        <w:t>Total amount of stimulus packages for four large economies</w:t>
      </w:r>
      <w:r w:rsidR="00C44957">
        <w:t xml:space="preserve"> (China, European Union, India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285D441"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p>
    <w:p w14:paraId="488FF271" w14:textId="332C74F1" w:rsidR="0042183E" w:rsidRDefault="0042183E" w:rsidP="00DE4E6E">
      <w:r>
        <w:br w:type="page"/>
      </w:r>
    </w:p>
    <w:p w14:paraId="4B8F0549" w14:textId="0EE3FC5E" w:rsidR="007324FE" w:rsidRDefault="00CB7721" w:rsidP="00DE4E6E">
      <w:pPr>
        <w:pStyle w:val="SMcaption"/>
      </w:pPr>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2D0F2A1F" w14:textId="07DEFEC9" w:rsidR="007324FE" w:rsidRPr="00355362" w:rsidRDefault="007324FE" w:rsidP="00DE4E6E">
      <w:pPr>
        <w:pStyle w:val="SMHeading"/>
      </w:pPr>
      <w:r w:rsidRPr="00355362">
        <w:t>Fig. S</w:t>
      </w:r>
      <w:r>
        <w:t>6.</w:t>
      </w:r>
    </w:p>
    <w:p w14:paraId="722A1460" w14:textId="2C0D3999"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 2018 Gross Domestic Product (GDP)</w:t>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25309106" w:rsidR="002254CD" w:rsidRDefault="002254CD" w:rsidP="00DE4E6E">
      <w:pPr>
        <w:pStyle w:val="SMcaption"/>
      </w:pPr>
      <w:r>
        <w:t>Annual energy investments compatible with the 1.5</w:t>
      </w:r>
      <w:r>
        <w:sym w:font="Symbol" w:char="F0B0"/>
      </w:r>
      <w:r>
        <w:t>C global mean temperature limit, and fiscal stimulus packages in response to COVID-19, expressed in current USD, for five macro regions and the world (left) and four major economies (right).</w:t>
      </w:r>
    </w:p>
    <w:p w14:paraId="0CB7F20E" w14:textId="5B53B4D5" w:rsidR="00EC26B3" w:rsidRDefault="00EC26B3">
      <w:pPr>
        <w:rPr>
          <w:ins w:id="3" w:author="Marina Andrijevic" w:date="2020-08-01T22:24:00Z"/>
        </w:rPr>
      </w:pPr>
      <w:ins w:id="4" w:author="Marina Andrijevic" w:date="2020-08-01T22:24:00Z">
        <w:r>
          <w:br w:type="page"/>
        </w:r>
      </w:ins>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C2116F">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lastRenderedPageBreak/>
              <w:t xml:space="preserve">Table S1: </w:t>
            </w:r>
          </w:p>
          <w:p w14:paraId="1846E656" w14:textId="6CA6BDDB"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r w:rsidR="006D23EF">
              <w:rPr>
                <w:rFonts w:ascii="Times New Roman" w:hAnsi="Times New Roman" w:cs="Times New Roman"/>
                <w:b/>
                <w:bCs/>
                <w:sz w:val="20"/>
                <w:szCs w:val="20"/>
                <w:lang w:val="en-GB"/>
              </w:rPr>
              <w:t xml:space="preserve"> All numbers are reported in billions of US dollars.</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w:t>
            </w:r>
            <w:proofErr w:type="spellStart"/>
            <w:r w:rsidRPr="00EC26B3">
              <w:rPr>
                <w:rFonts w:ascii="Times New Roman" w:hAnsi="Times New Roman" w:cs="Times New Roman"/>
                <w:sz w:val="20"/>
                <w:szCs w:val="20"/>
              </w:rPr>
              <w:t>te</w:t>
            </w:r>
            <w:proofErr w:type="spellEnd"/>
            <w:r w:rsidRPr="00EC26B3">
              <w:rPr>
                <w:rFonts w:ascii="Times New Roman" w:hAnsi="Times New Roman" w:cs="Times New Roman"/>
                <w:sz w:val="20"/>
                <w:szCs w:val="20"/>
              </w:rPr>
              <w:t xml:space="preserve"> </w:t>
            </w:r>
            <w:proofErr w:type="spellStart"/>
            <w:r w:rsidRPr="00EC26B3">
              <w:rPr>
                <w:rFonts w:ascii="Times New Roman" w:hAnsi="Times New Roman" w:cs="Times New Roman"/>
                <w:sz w:val="20"/>
                <w:szCs w:val="20"/>
              </w:rPr>
              <w:t>d‚ÄôIvoire</w:t>
            </w:r>
            <w:proofErr w:type="spellEnd"/>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Table S2: Definitions of the five macro regions used for aggregating energy investments and stimulus packages</w:t>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E1C8F2A" w14:textId="71D6812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most Asian countries with the exception of the Middle East, Japan and Former Soviet Union states.</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LAM</w:t>
            </w:r>
          </w:p>
        </w:tc>
        <w:tc>
          <w:tcPr>
            <w:tcW w:w="7370" w:type="dxa"/>
          </w:tcPr>
          <w:p w14:paraId="52A6B3B9" w14:textId="0FC153E4"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630436FE" w14:textId="1F6FDCC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19D66D0B" w14:textId="3ED5243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19BB57CB" w14:textId="7DB7202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monies of the Former Soviet Unio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lastRenderedPageBreak/>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63A8D73C"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ropean Union</w:t>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F74DEDF" w14:textId="757EBEE8" w:rsidR="003C0083" w:rsidRPr="00705C71" w:rsidRDefault="00C3273B" w:rsidP="00DE4E6E">
            <w:pPr>
              <w:pStyle w:val="SMcaption"/>
              <w:rPr>
                <w:rFonts w:ascii="Times New Roman" w:hAnsi="Times New Roman" w:cs="Times New Roman"/>
                <w:sz w:val="20"/>
                <w:szCs w:val="20"/>
              </w:rPr>
            </w:pPr>
            <w:r w:rsidRPr="00C3273B">
              <w:rPr>
                <w:rFonts w:ascii="Times New Roman" w:hAnsi="Times New Roman" w:cs="Times New Roman"/>
                <w:spacing w:val="-4"/>
                <w:sz w:val="20"/>
                <w:szCs w:val="20"/>
              </w:rPr>
              <w:t>At the time of writing, announced COVID-19 fiscal stimulus surpassed USD 12 trillion, which as a share of GDP exceeds the stimulus provided in the wake of the 2008-2009 Global Financial Crisis (</w:t>
            </w:r>
            <w:r w:rsidRPr="00C3273B">
              <w:rPr>
                <w:rFonts w:ascii="Times New Roman" w:hAnsi="Times New Roman" w:cs="Times New Roman"/>
                <w:i/>
                <w:iCs/>
                <w:spacing w:val="-4"/>
                <w:sz w:val="20"/>
                <w:szCs w:val="20"/>
              </w:rPr>
              <w:t>3</w:t>
            </w:r>
            <w:r w:rsidRPr="00C3273B">
              <w:rPr>
                <w:rFonts w:ascii="Times New Roman" w:hAnsi="Times New Roman" w:cs="Times New Roman"/>
                <w:spacing w:val="-4"/>
                <w:sz w:val="20"/>
                <w:szCs w:val="20"/>
              </w:rPr>
              <w:t xml:space="preserve">) by a factor of three. </w:t>
            </w:r>
          </w:p>
        </w:tc>
        <w:tc>
          <w:tcPr>
            <w:tcW w:w="4615" w:type="dxa"/>
          </w:tcPr>
          <w:p w14:paraId="19713B48" w14:textId="34895EED"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COVID-19 global stimulus: ~  USD 12500 b</w:t>
            </w:r>
          </w:p>
          <w:p w14:paraId="30AD9755" w14:textId="272B4194"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lobal GDP 2019: ~ USD 87750 b</w:t>
            </w:r>
          </w:p>
          <w:p w14:paraId="09038DB3" w14:textId="33DCE8B1"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Stimulus as % of GDP: ~14.2%</w:t>
            </w:r>
          </w:p>
          <w:p w14:paraId="44F245E5" w14:textId="1D7028A0" w:rsidR="00C2116F" w:rsidRDefault="00C2116F" w:rsidP="00DE4E6E">
            <w:pPr>
              <w:pStyle w:val="SMcaption"/>
              <w:rPr>
                <w:rFonts w:ascii="Times New Roman" w:hAnsi="Times New Roman" w:cs="Times New Roman"/>
                <w:sz w:val="20"/>
                <w:szCs w:val="20"/>
              </w:rPr>
            </w:pPr>
          </w:p>
          <w:p w14:paraId="72D35212" w14:textId="41CB4E20"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FC global stimulus: ~ USD 3000 b</w:t>
            </w:r>
          </w:p>
          <w:p w14:paraId="77C08D40" w14:textId="0152C41F"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Global GDP 2008: ~ USD 63670 b </w:t>
            </w:r>
          </w:p>
          <w:p w14:paraId="69F6421C" w14:textId="7CEE8B2A"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Stimulus as % of GDP: 4.7% </w:t>
            </w:r>
          </w:p>
          <w:p w14:paraId="1196CC95" w14:textId="2753191F" w:rsidR="003C0083" w:rsidRPr="00705C71" w:rsidRDefault="003C0083" w:rsidP="00DE4E6E">
            <w:pPr>
              <w:pStyle w:val="SMcaption"/>
              <w:rPr>
                <w:rFonts w:ascii="Times New Roman" w:hAnsi="Times New Roman" w:cs="Times New Roman"/>
                <w:sz w:val="20"/>
                <w:szCs w:val="20"/>
              </w:rPr>
            </w:pP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s of July 2020, our tracking framework showed aggregate fiscal stimuli amounting to USD 12.5 trillion, 80% of which comes from OECD countries (Fig. 1, Figures S1,S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13D059B9" w:rsidR="008A5C42"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What we can glean from the available data is that at the moment about 55% of stimulus can be classified as “above-the-line” measures, with 4% targeted for the health sector and 51% percent for other sectors. The remaining 45% of stimulus is intended for liquidity support.</w:t>
            </w:r>
            <w:r w:rsidR="008A5C42" w:rsidRPr="00705C71">
              <w:rPr>
                <w:rFonts w:ascii="Times New Roman" w:hAnsi="Times New Roman" w:cs="Times New Roman"/>
                <w:sz w:val="20"/>
                <w:szCs w:val="20"/>
              </w:rPr>
              <w: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6DF24E93" w:rsidR="0093703E"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Average annual low-carbon energy and efficiency investments under a Paris-compatible pathway have been estimated at about 1.3 trillion USD per year globally over the near term between 2020 and 2024 (</w:t>
            </w:r>
            <w:r w:rsidRPr="00C3273B">
              <w:rPr>
                <w:rFonts w:ascii="Times New Roman" w:hAnsi="Times New Roman" w:cs="Times New Roman"/>
                <w:i/>
                <w:iCs/>
                <w:sz w:val="20"/>
                <w:szCs w:val="20"/>
              </w:rPr>
              <w:t>11, 12</w:t>
            </w:r>
            <w:r w:rsidRPr="00C3273B">
              <w:rPr>
                <w:rFonts w:ascii="Times New Roman" w:hAnsi="Times New Roman" w:cs="Times New Roman"/>
                <w:sz w:val="20"/>
                <w:szCs w:val="20"/>
              </w:rPr>
              <w:t>) (see Materials and Methods in Supplementary Material for details). This amounts to some 10% of the total pledged COVID-19 stimulus to date (Fig. 1, Figures S3,S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3F553E49" w14:textId="77777777" w:rsidR="0093703E"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The additional investment amounts to about 300 billion USD per year globally over the coming five years (Fig. 1, Fig. S5), less than 3% of total pledged stimu</w:t>
            </w:r>
            <w:r>
              <w:rPr>
                <w:rFonts w:ascii="Times New Roman" w:hAnsi="Times New Roman" w:cs="Times New Roman"/>
                <w:sz w:val="20"/>
                <w:szCs w:val="20"/>
              </w:rPr>
              <w:t>l</w:t>
            </w:r>
            <w:r w:rsidRPr="00C3273B">
              <w:rPr>
                <w:rFonts w:ascii="Times New Roman" w:hAnsi="Times New Roman" w:cs="Times New Roman"/>
                <w:sz w:val="20"/>
                <w:szCs w:val="20"/>
              </w:rPr>
              <w:t>us to date.</w:t>
            </w:r>
          </w:p>
          <w:p w14:paraId="154D1C26" w14:textId="77777777" w:rsidR="00C3273B" w:rsidRDefault="00C3273B" w:rsidP="00DE4E6E">
            <w:pPr>
              <w:pStyle w:val="Paragraph"/>
              <w:jc w:val="left"/>
              <w:rPr>
                <w:rFonts w:ascii="Times New Roman" w:hAnsi="Times New Roman" w:cs="Times New Roman"/>
                <w:sz w:val="20"/>
                <w:szCs w:val="20"/>
              </w:rPr>
            </w:pPr>
            <w:r>
              <w:rPr>
                <w:rFonts w:ascii="Times New Roman" w:hAnsi="Times New Roman" w:cs="Times New Roman"/>
                <w:sz w:val="20"/>
                <w:szCs w:val="20"/>
              </w:rPr>
              <w:t>[…]</w:t>
            </w:r>
          </w:p>
          <w:p w14:paraId="730DB302" w14:textId="30B985BA"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 xml:space="preserve">Despite the order of magnitude difference in these numbers, there is an important additional part to this story: increases in low-carbon investments would have to be accompanied by di-vestments from high-carbon fossil-fuels in the range of 280 billion USD per year over the </w:t>
            </w:r>
            <w:r w:rsidRPr="00C3273B">
              <w:rPr>
                <w:rFonts w:ascii="Times New Roman" w:hAnsi="Times New Roman" w:cs="Times New Roman"/>
                <w:sz w:val="20"/>
                <w:szCs w:val="20"/>
              </w:rPr>
              <w:lastRenderedPageBreak/>
              <w:t>same near-term period</w:t>
            </w:r>
            <w:r>
              <w:rPr>
                <w:rFonts w:ascii="Times New Roman" w:hAnsi="Times New Roman" w:cs="Times New Roman"/>
                <w:sz w:val="20"/>
                <w:szCs w:val="20"/>
              </w:rPr>
              <w:t>.</w:t>
            </w:r>
          </w:p>
          <w:p w14:paraId="4E1ABD62" w14:textId="0E4CC7D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p>
          <w:p w14:paraId="329A1D27" w14:textId="085F098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At about 20 additional billion USD per year globally, they represent a mere 0.2% of the total announced stimulus to date</w:t>
            </w:r>
            <w:r w:rsidRPr="00C3273B" w:rsidDel="00C445FC">
              <w:rPr>
                <w:rFonts w:ascii="Times New Roman" w:hAnsi="Times New Roman" w:cs="Times New Roman"/>
                <w:sz w:val="20"/>
                <w:szCs w:val="20"/>
              </w:rPr>
              <w:t xml:space="preserve"> </w:t>
            </w:r>
            <w:r w:rsidRPr="00C3273B">
              <w:rPr>
                <w:rFonts w:ascii="Times New Roman" w:hAnsi="Times New Roman" w:cs="Times New Roman"/>
                <w:sz w:val="20"/>
                <w:szCs w:val="20"/>
              </w:rPr>
              <w:t>(compare Fig. S5 to S1).</w:t>
            </w:r>
          </w:p>
          <w:p w14:paraId="6AD85CF9" w14:textId="7A964CD0" w:rsidR="00C3273B" w:rsidRPr="00705C71" w:rsidRDefault="00C3273B" w:rsidP="00C3273B">
            <w:pPr>
              <w:pStyle w:val="Paragraph"/>
              <w:ind w:firstLine="0"/>
              <w:jc w:val="left"/>
              <w:rPr>
                <w:rFonts w:ascii="Times New Roman" w:hAnsi="Times New Roman" w:cs="Times New Roman"/>
                <w:sz w:val="20"/>
                <w:szCs w:val="20"/>
              </w:rPr>
            </w:pP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27787C6"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In S1, the total global stimulus is shown on the right-most bar, with the total value of 12500 b (and 20 b from above being 0.</w:t>
            </w:r>
            <w:r w:rsidR="00C3273B">
              <w:rPr>
                <w:rFonts w:ascii="Times New Roman" w:hAnsi="Times New Roman" w:cs="Times New Roman"/>
                <w:sz w:val="20"/>
                <w:szCs w:val="20"/>
              </w:rPr>
              <w:t>2</w:t>
            </w:r>
            <w:r w:rsidRPr="00705C71">
              <w:rPr>
                <w:rFonts w:ascii="Times New Roman" w:hAnsi="Times New Roman" w:cs="Times New Roman"/>
                <w:sz w:val="20"/>
                <w:szCs w:val="20"/>
              </w:rPr>
              <w:t>%)</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Fig. S1</w:t>
            </w:r>
          </w:p>
        </w:tc>
      </w:tr>
      <w:tr w:rsidR="00705C71" w:rsidRPr="002D4B0E" w14:paraId="1B334292" w14:textId="77777777" w:rsidTr="00705C71">
        <w:tc>
          <w:tcPr>
            <w:tcW w:w="3177" w:type="dxa"/>
          </w:tcPr>
          <w:p w14:paraId="089F825A" w14:textId="188D9FD3" w:rsidR="00705C71" w:rsidRPr="00705C71" w:rsidRDefault="00705C71" w:rsidP="00DE4E6E">
            <w:pPr>
              <w:pStyle w:val="Paragraph"/>
              <w:jc w:val="left"/>
              <w:rPr>
                <w:rFonts w:ascii="Times New Roman" w:hAnsi="Times New Roman" w:cs="Times New Roman"/>
                <w:sz w:val="20"/>
                <w:szCs w:val="20"/>
              </w:rPr>
            </w:pPr>
            <w:r w:rsidRPr="00CA6E73">
              <w:rPr>
                <w:rFonts w:ascii="Times New Roman" w:hAnsi="Times New Roman" w:cs="Times New Roman"/>
                <w:sz w:val="20"/>
                <w:szCs w:val="20"/>
                <w:highlight w:val="yellow"/>
              </w:rPr>
              <w:t>The situation is quite different for developing economies. So far, stimulus packages in these geographies only amount to a small fraction (~18%) of what developed countries are putting forward.</w:t>
            </w:r>
          </w:p>
        </w:tc>
        <w:tc>
          <w:tcPr>
            <w:tcW w:w="4615" w:type="dxa"/>
          </w:tcPr>
          <w:p w14:paraId="6A5858EF" w14:textId="7657722E"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n Fig. S1, the stimulus packages of developing countries (here considered in ASIA, LAM, MAF and REF) add up to about 2200 b, which is about 18% of the global total of 12500 b (right-most bar)</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3B363A2" w14:textId="3850B7A2" w:rsidR="00705C71"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For example, India’s total annual low-carbon energy investment needs relative to its GDP are about 4 times higher than those of the EU, while the country’s stimulus package relative to its GDP is less than a quarter the size of the EU’s.</w:t>
            </w:r>
          </w:p>
        </w:tc>
        <w:tc>
          <w:tcPr>
            <w:tcW w:w="4615" w:type="dxa"/>
          </w:tcPr>
          <w:p w14:paraId="4ECDEA47" w14:textId="77777777" w:rsid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We compare the energy investment needs shown on Fig. S6 (right set of panels, for the EU and India (IND)), with the EU’s estimates at about 1% of the GDP, and for India about 4%.</w:t>
            </w:r>
          </w:p>
          <w:p w14:paraId="6C7906B3" w14:textId="77777777" w:rsidR="00C3273B" w:rsidRDefault="00C3273B" w:rsidP="00DE4E6E">
            <w:pPr>
              <w:pStyle w:val="SMcaption"/>
              <w:rPr>
                <w:rFonts w:ascii="Times New Roman" w:hAnsi="Times New Roman" w:cs="Times New Roman"/>
                <w:sz w:val="20"/>
                <w:szCs w:val="20"/>
              </w:rPr>
            </w:pPr>
          </w:p>
          <w:p w14:paraId="44023D28" w14:textId="22500E43" w:rsidR="00C3273B" w:rsidRPr="00705C71" w:rsidRDefault="00C3273B" w:rsidP="00DE4E6E">
            <w:pPr>
              <w:pStyle w:val="SMcaption"/>
              <w:rPr>
                <w:rFonts w:ascii="Times New Roman" w:hAnsi="Times New Roman" w:cs="Times New Roman"/>
                <w:sz w:val="20"/>
                <w:szCs w:val="20"/>
              </w:rPr>
            </w:pPr>
            <w:r>
              <w:rPr>
                <w:rFonts w:ascii="Times New Roman" w:hAnsi="Times New Roman" w:cs="Times New Roman"/>
                <w:sz w:val="20"/>
                <w:szCs w:val="20"/>
              </w:rPr>
              <w:t>The stimulus package of the EU is about 30% of the GDP, and India’s about 7% of the GDP.</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6</w:t>
            </w:r>
          </w:p>
        </w:tc>
      </w:tr>
    </w:tbl>
    <w:p w14:paraId="3D015A9C" w14:textId="77777777" w:rsidR="00E97569" w:rsidRPr="002D4B0E" w:rsidRDefault="00E97569" w:rsidP="00DE4E6E">
      <w:pPr>
        <w:pStyle w:val="SMcaption"/>
      </w:pPr>
    </w:p>
    <w:p w14:paraId="2B6BCA94" w14:textId="350E36E4" w:rsidR="00C50C6D" w:rsidRPr="00355362" w:rsidRDefault="00C50C6D" w:rsidP="00DE4E6E">
      <w:pPr>
        <w:pStyle w:val="SMHeading"/>
      </w:pPr>
      <w:r>
        <w:t xml:space="preserve">Data </w:t>
      </w:r>
      <w:r w:rsidRPr="00355362">
        <w:t>S1</w:t>
      </w:r>
      <w:r w:rsidR="008218C4">
        <w:t>.</w:t>
      </w:r>
      <w:r w:rsidRPr="00355362">
        <w:t xml:space="preserve"> </w:t>
      </w:r>
      <w:r>
        <w:t>(separate file)</w:t>
      </w:r>
    </w:p>
    <w:p w14:paraId="30835E0F" w14:textId="77777777" w:rsidR="002254CD" w:rsidRDefault="002254CD" w:rsidP="00DE4E6E">
      <w:r>
        <w:t xml:space="preserve">All data underlying this analysis are available at: </w:t>
      </w:r>
      <w:hyperlink r:id="rId23" w:history="1">
        <w:r>
          <w:rPr>
            <w:rStyle w:val="Hyperlink"/>
          </w:rPr>
          <w:t>https://github.com/marina-andrijevic/covid_recovery/tree/master/data</w:t>
        </w:r>
      </w:hyperlink>
    </w:p>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C2116F" w:rsidRDefault="00C2116F">
      <w:pPr>
        <w:pStyle w:val="CommentText"/>
      </w:pPr>
      <w:r>
        <w:rPr>
          <w:rStyle w:val="CommentReference"/>
        </w:rPr>
        <w:annotationRef/>
      </w:r>
      <w:r>
        <w:t>Shouldn’t we be specific about the dollar year.  2019 or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E0CD29" w14:textId="77777777" w:rsidR="005864BE" w:rsidRDefault="005864BE">
      <w:r>
        <w:separator/>
      </w:r>
    </w:p>
  </w:endnote>
  <w:endnote w:type="continuationSeparator" w:id="0">
    <w:p w14:paraId="79A82169" w14:textId="77777777" w:rsidR="005864BE" w:rsidRDefault="005864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MillerDaily">
    <w:altName w:val="Calibri"/>
    <w:panose1 w:val="020B0604020202020204"/>
    <w:charset w:val="00"/>
    <w:family w:val="modern"/>
    <w:notTrueType/>
    <w:pitch w:val="variable"/>
    <w:sig w:usb0="800000AF" w:usb1="5000204A" w:usb2="00000000" w:usb3="00000000" w:csb0="00000001" w:csb1="00000000"/>
  </w:font>
  <w:font w:name="MillerDaily Roman">
    <w:altName w:val="Cambria"/>
    <w:panose1 w:val="020B0604020202020204"/>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C2116F" w:rsidRDefault="00C2116F">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C2116F" w:rsidRDefault="00C211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7A050D" w14:textId="77777777" w:rsidR="005864BE" w:rsidRDefault="005864BE">
      <w:r>
        <w:separator/>
      </w:r>
    </w:p>
  </w:footnote>
  <w:footnote w:type="continuationSeparator" w:id="0">
    <w:p w14:paraId="12BD435D" w14:textId="77777777" w:rsidR="005864BE" w:rsidRDefault="005864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C2116F" w:rsidRPr="005001AC" w:rsidRDefault="00C2116F" w:rsidP="005001AC">
    <w:pPr>
      <w:jc w:val="right"/>
      <w:rPr>
        <w:sz w:val="20"/>
      </w:rPr>
    </w:pPr>
  </w:p>
  <w:p w14:paraId="3CD866EE" w14:textId="77777777" w:rsidR="00C2116F" w:rsidRDefault="00C2116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cCollum, David">
    <w15:presenceInfo w15:providerId="AD" w15:userId="S::DMcCollum@epri.com::a1284153-985a-4b65-a33b-f252e22df1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08F0"/>
    <w:rsid w:val="001A1BDE"/>
    <w:rsid w:val="001F0876"/>
    <w:rsid w:val="001F167C"/>
    <w:rsid w:val="001F5E91"/>
    <w:rsid w:val="002077B9"/>
    <w:rsid w:val="002248D7"/>
    <w:rsid w:val="002254CD"/>
    <w:rsid w:val="00262D72"/>
    <w:rsid w:val="00294FBB"/>
    <w:rsid w:val="002C030F"/>
    <w:rsid w:val="002C5DE8"/>
    <w:rsid w:val="002D4B0E"/>
    <w:rsid w:val="00331D75"/>
    <w:rsid w:val="00355362"/>
    <w:rsid w:val="00363E44"/>
    <w:rsid w:val="003755FE"/>
    <w:rsid w:val="00395E86"/>
    <w:rsid w:val="003A2FD8"/>
    <w:rsid w:val="003B40E6"/>
    <w:rsid w:val="003B44B6"/>
    <w:rsid w:val="003C0083"/>
    <w:rsid w:val="003E74FB"/>
    <w:rsid w:val="003F6E14"/>
    <w:rsid w:val="00405336"/>
    <w:rsid w:val="0042183E"/>
    <w:rsid w:val="004444A4"/>
    <w:rsid w:val="004571D5"/>
    <w:rsid w:val="00461D81"/>
    <w:rsid w:val="0046356B"/>
    <w:rsid w:val="00477182"/>
    <w:rsid w:val="004779CB"/>
    <w:rsid w:val="00487287"/>
    <w:rsid w:val="004E42D8"/>
    <w:rsid w:val="004E7BA2"/>
    <w:rsid w:val="004F7EDF"/>
    <w:rsid w:val="005001AC"/>
    <w:rsid w:val="00527D71"/>
    <w:rsid w:val="005520A8"/>
    <w:rsid w:val="005607DD"/>
    <w:rsid w:val="005864BE"/>
    <w:rsid w:val="005A558C"/>
    <w:rsid w:val="005E28F8"/>
    <w:rsid w:val="005E6513"/>
    <w:rsid w:val="00651114"/>
    <w:rsid w:val="00663B16"/>
    <w:rsid w:val="00664560"/>
    <w:rsid w:val="00670299"/>
    <w:rsid w:val="00691985"/>
    <w:rsid w:val="00692DD6"/>
    <w:rsid w:val="006A1B64"/>
    <w:rsid w:val="006D23EF"/>
    <w:rsid w:val="00705C71"/>
    <w:rsid w:val="007108F5"/>
    <w:rsid w:val="00713E5B"/>
    <w:rsid w:val="007324FE"/>
    <w:rsid w:val="007402FC"/>
    <w:rsid w:val="007411A1"/>
    <w:rsid w:val="00793072"/>
    <w:rsid w:val="007D4CB9"/>
    <w:rsid w:val="00807D35"/>
    <w:rsid w:val="008218C4"/>
    <w:rsid w:val="00867A98"/>
    <w:rsid w:val="00870867"/>
    <w:rsid w:val="00882200"/>
    <w:rsid w:val="00885C9B"/>
    <w:rsid w:val="008A5C42"/>
    <w:rsid w:val="008D5D2A"/>
    <w:rsid w:val="00914B63"/>
    <w:rsid w:val="009354F3"/>
    <w:rsid w:val="0093703E"/>
    <w:rsid w:val="009447DC"/>
    <w:rsid w:val="00961BA5"/>
    <w:rsid w:val="0096329F"/>
    <w:rsid w:val="009743A9"/>
    <w:rsid w:val="009A2827"/>
    <w:rsid w:val="009A5287"/>
    <w:rsid w:val="009B2AC5"/>
    <w:rsid w:val="009B7984"/>
    <w:rsid w:val="009F4BED"/>
    <w:rsid w:val="009F7D93"/>
    <w:rsid w:val="00A3403B"/>
    <w:rsid w:val="00A51A12"/>
    <w:rsid w:val="00A627D4"/>
    <w:rsid w:val="00A74DA2"/>
    <w:rsid w:val="00AB399E"/>
    <w:rsid w:val="00AC205F"/>
    <w:rsid w:val="00AC59D0"/>
    <w:rsid w:val="00AD16B1"/>
    <w:rsid w:val="00AD499C"/>
    <w:rsid w:val="00B061AB"/>
    <w:rsid w:val="00B36869"/>
    <w:rsid w:val="00B43B31"/>
    <w:rsid w:val="00B47CFA"/>
    <w:rsid w:val="00B57F00"/>
    <w:rsid w:val="00B77B2A"/>
    <w:rsid w:val="00B82C22"/>
    <w:rsid w:val="00B93DBA"/>
    <w:rsid w:val="00B9440A"/>
    <w:rsid w:val="00BB2D2A"/>
    <w:rsid w:val="00BC3E04"/>
    <w:rsid w:val="00BD0989"/>
    <w:rsid w:val="00BD58CF"/>
    <w:rsid w:val="00BF0C92"/>
    <w:rsid w:val="00C04CC1"/>
    <w:rsid w:val="00C2116F"/>
    <w:rsid w:val="00C3273B"/>
    <w:rsid w:val="00C4096C"/>
    <w:rsid w:val="00C44957"/>
    <w:rsid w:val="00C50C6D"/>
    <w:rsid w:val="00C5781D"/>
    <w:rsid w:val="00C600D9"/>
    <w:rsid w:val="00C92B22"/>
    <w:rsid w:val="00CA455E"/>
    <w:rsid w:val="00CA6E73"/>
    <w:rsid w:val="00CB7721"/>
    <w:rsid w:val="00CC1384"/>
    <w:rsid w:val="00CD3720"/>
    <w:rsid w:val="00CF1848"/>
    <w:rsid w:val="00CF5C2F"/>
    <w:rsid w:val="00D04BCF"/>
    <w:rsid w:val="00D143D9"/>
    <w:rsid w:val="00D5511B"/>
    <w:rsid w:val="00D766F1"/>
    <w:rsid w:val="00DE4E6E"/>
    <w:rsid w:val="00E257C8"/>
    <w:rsid w:val="00E41512"/>
    <w:rsid w:val="00E4519A"/>
    <w:rsid w:val="00E853D5"/>
    <w:rsid w:val="00E97569"/>
    <w:rsid w:val="00E9773B"/>
    <w:rsid w:val="00EA6F42"/>
    <w:rsid w:val="00EC13A3"/>
    <w:rsid w:val="00EC26B3"/>
    <w:rsid w:val="00EC553B"/>
    <w:rsid w:val="00EC7C85"/>
    <w:rsid w:val="00F125EE"/>
    <w:rsid w:val="00F12E98"/>
    <w:rsid w:val="00F22029"/>
    <w:rsid w:val="00F33CF5"/>
    <w:rsid w:val="00F515FB"/>
    <w:rsid w:val="00F630EA"/>
    <w:rsid w:val="00F7007E"/>
    <w:rsid w:val="00F73193"/>
    <w:rsid w:val="00F74F95"/>
    <w:rsid w:val="00F80705"/>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github.com/marina-andrijevic/covid_recovery/tree/master/data" TargetMode="External"/><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9</Pages>
  <Words>6245</Words>
  <Characters>3559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176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4</cp:revision>
  <cp:lastPrinted>2018-01-11T19:53:00Z</cp:lastPrinted>
  <dcterms:created xsi:type="dcterms:W3CDTF">2020-08-01T20:27:00Z</dcterms:created>
  <dcterms:modified xsi:type="dcterms:W3CDTF">2020-08-02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